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0F59D524"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bookmarkStart w:id="0" w:name="_GoBack"/>
      <w:bookmarkEnd w:id="0"/>
    </w:p>
    <w:p w14:paraId="5569DEDF" w14:textId="77777777" w:rsidR="00EE4458" w:rsidRDefault="00EE4458" w:rsidP="00EE4458">
      <w:pPr>
        <w:rPr>
          <w:rFonts w:ascii="Garamond" w:hAnsi="Garamond"/>
        </w:rPr>
      </w:pPr>
    </w:p>
    <w:p w14:paraId="5997FBC9" w14:textId="7D9840D2"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y field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673C754D"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e did not have enough data for enough species to run our proposed meta-regression models. The location of data collected for both parental care and mating system 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71EA0D41" w14:textId="77777777" w:rsidR="00EE4458" w:rsidRDefault="00EE4458" w:rsidP="00EE4458">
      <w:pPr>
        <w:rPr>
          <w:rFonts w:ascii="Garamond" w:hAnsi="Garamond"/>
          <w:i/>
        </w:rPr>
      </w:pPr>
      <w:r w:rsidRPr="00546758">
        <w:rPr>
          <w:rFonts w:ascii="Garamond" w:hAnsi="Garamond"/>
          <w:i/>
        </w:rPr>
        <w:t>Expand on exclusion terms, what was excluded (i.e. papers that were missing sample sizes, error, means were 0 so we couldn’t use them in our models etc). lots of ns for transparency…</w:t>
      </w:r>
    </w:p>
    <w:p w14:paraId="3B0B7B89" w14:textId="38AE18FB" w:rsidR="00EE4458" w:rsidRDefault="00EE4458" w:rsidP="00EE4458">
      <w:pPr>
        <w:rPr>
          <w:rFonts w:ascii="Garamond" w:hAnsi="Garamond"/>
          <w:i/>
        </w:rPr>
      </w:pPr>
    </w:p>
    <w:p w14:paraId="72A73F23" w14:textId="77777777" w:rsidR="00717D8F" w:rsidRPr="003B0E0A" w:rsidRDefault="00717D8F" w:rsidP="00717D8F">
      <w:pPr>
        <w:rPr>
          <w:rFonts w:ascii="Garamond" w:hAnsi="Garamond"/>
        </w:rPr>
      </w:pPr>
      <w:r>
        <w:rPr>
          <w:rFonts w:ascii="Garamond" w:hAnsi="Garamond"/>
        </w:rPr>
        <w:t xml:space="preserve">While we decided not to email authors for missing data (i.e. sample sizes, error type, additional information), we did obtain sample sizes for males and females in P077 via email correspondence with a co-author of the study. </w:t>
      </w:r>
    </w:p>
    <w:p w14:paraId="34DBE32F" w14:textId="77777777" w:rsidR="00717D8F" w:rsidRDefault="00717D8F" w:rsidP="00EE4458">
      <w:pPr>
        <w:rPr>
          <w:rFonts w:ascii="Garamond" w:hAnsi="Garamond"/>
          <w:i/>
        </w:rPr>
      </w:pPr>
    </w:p>
    <w:p w14:paraId="06D5F2D4" w14:textId="278CB019" w:rsidR="00EE4458" w:rsidRDefault="00E5454C" w:rsidP="00EE4458">
      <w:pPr>
        <w:rPr>
          <w:rFonts w:ascii="Garamond" w:hAnsi="Garamond"/>
        </w:rPr>
      </w:pPr>
      <w:r>
        <w:rPr>
          <w:rFonts w:ascii="Garamond" w:hAnsi="Garamond"/>
        </w:rPr>
        <w:t>Additionally, t</w:t>
      </w:r>
      <w:r w:rsidR="00EE4458">
        <w:rPr>
          <w:rFonts w:ascii="Garamond" w:hAnsi="Garamond"/>
        </w:rPr>
        <w:t>here a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w:t>
      </w:r>
      <w:r w:rsidR="00EE4458" w:rsidRPr="003B0E0A">
        <w:rPr>
          <w:rFonts w:ascii="Garamond" w:hAnsi="Garamond"/>
        </w:rPr>
        <w:lastRenderedPageBreak/>
        <w:t>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EE4458">
        <w:rPr>
          <w:rFonts w:ascii="Garamond" w:hAnsi="Garamond"/>
        </w:rPr>
        <w:t>kept</w:t>
      </w:r>
      <w:r w:rsidR="00EE4458" w:rsidRPr="003B0E0A">
        <w:rPr>
          <w:rFonts w:ascii="Garamond" w:hAnsi="Garamond"/>
        </w:rPr>
        <w:t xml:space="preserve"> these studies in our final dataset.</w:t>
      </w:r>
    </w:p>
    <w:p w14:paraId="58D1663D" w14:textId="77777777" w:rsidR="00EE4458" w:rsidRDefault="00EE4458" w:rsidP="00EE4458">
      <w:pPr>
        <w:rPr>
          <w:rFonts w:ascii="Garamond" w:hAnsi="Garamond"/>
        </w:rPr>
      </w:pPr>
    </w:p>
    <w:p w14:paraId="5AAD4FBD" w14:textId="77777777" w:rsidR="00EE4458" w:rsidRDefault="00EE4458" w:rsidP="00EE4458">
      <w:pPr>
        <w:rPr>
          <w:rFonts w:ascii="Garamond" w:hAnsi="Garamond"/>
          <w:i/>
        </w:rPr>
      </w:pPr>
    </w:p>
    <w:p w14:paraId="45D8E3EB" w14:textId="71659B78" w:rsidR="00EE4458" w:rsidRPr="0027119C" w:rsidRDefault="00EE4458" w:rsidP="0027119C">
      <w:pPr>
        <w:pStyle w:val="ListParagraph"/>
        <w:numPr>
          <w:ilvl w:val="0"/>
          <w:numId w:val="1"/>
        </w:numPr>
        <w:rPr>
          <w:rFonts w:ascii="Garamond" w:hAnsi="Garamond"/>
        </w:rPr>
      </w:pPr>
      <w:r w:rsidRPr="0027119C">
        <w:rPr>
          <w:rFonts w:ascii="Garamond" w:hAnsi="Garamond"/>
          <w:i/>
        </w:rPr>
        <w:t>Data transformations</w:t>
      </w:r>
    </w:p>
    <w:p w14:paraId="2CAC9B8B" w14:textId="77777777" w:rsidR="00EE4458" w:rsidRDefault="00EE4458" w:rsidP="00EE4458">
      <w:pPr>
        <w:rPr>
          <w:rFonts w:ascii="Garamond" w:hAnsi="Garamond"/>
        </w:rPr>
      </w:pPr>
    </w:p>
    <w:p w14:paraId="74D7EFEC" w14:textId="77777777" w:rsidR="00EE4458" w:rsidRDefault="00EE4458" w:rsidP="00EE4458">
      <w:pPr>
        <w:rPr>
          <w:rFonts w:ascii="Garamond" w:hAnsi="Garamond"/>
          <w:i/>
        </w:rPr>
      </w:pPr>
      <w:r>
        <w:rPr>
          <w:rFonts w:ascii="Garamond" w:hAnsi="Garamond"/>
          <w:i/>
        </w:rPr>
        <w:t>Score data</w:t>
      </w: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7FB16BC5" w:rsidR="00DF4BF0" w:rsidRDefault="00DF4BF0" w:rsidP="00DF4BF0">
      <w:pPr>
        <w:rPr>
          <w:rFonts w:ascii="Garamond" w:hAnsi="Garamond"/>
          <w:i/>
        </w:rPr>
      </w:pPr>
      <w:r>
        <w:rPr>
          <w:rFonts w:ascii="Garamond" w:hAnsi="Garamond"/>
          <w:i/>
        </w:rPr>
        <w:t>Score data</w:t>
      </w:r>
      <w:r>
        <w:rPr>
          <w:rFonts w:ascii="Garamond" w:hAnsi="Garamond"/>
          <w:i/>
        </w:rPr>
        <w:t xml:space="preserve"> - results</w:t>
      </w:r>
    </w:p>
    <w:p w14:paraId="63A66DBB" w14:textId="77777777" w:rsidR="00DF4BF0" w:rsidRPr="00594386" w:rsidRDefault="00DF4BF0" w:rsidP="00DF4BF0">
      <w:pPr>
        <w:rPr>
          <w:rFonts w:ascii="Garamond" w:hAnsi="Garamond"/>
        </w:rPr>
      </w:pPr>
      <w:r>
        <w:rPr>
          <w:rFonts w:ascii="Garamond" w:hAnsi="Garamond"/>
        </w:rPr>
        <w:t>Effect sizes calculated from scores were significantly different from the rest of the dataset (including transformed latency and proportion data) for mean differences in personality for invertebrates only (). Invertebrates also had the most score data of any taxonomic group (n=61 effect sizes). We therefore decided to rerun our main three meta-analysis models for invertebrates after removing score data to check for significant differences.</w:t>
      </w:r>
    </w:p>
    <w:p w14:paraId="0AADD129" w14:textId="77777777" w:rsidR="00DF4BF0" w:rsidRDefault="00DF4BF0" w:rsidP="00EE4458">
      <w:pPr>
        <w:rPr>
          <w:rFonts w:ascii="Garamond" w:hAnsi="Garamond"/>
        </w:rPr>
      </w:pPr>
    </w:p>
    <w:p w14:paraId="2F047FF3" w14:textId="77777777" w:rsidR="00EE4458" w:rsidRDefault="00EE4458">
      <w:pPr>
        <w:rPr>
          <w:rFonts w:ascii="Garamond" w:hAnsi="Garamond"/>
          <w:i/>
        </w:rPr>
      </w:pPr>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3E150A">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3E150A"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59DDDCA9"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Nakagawa &amp; Santos 2012). </w:t>
      </w:r>
    </w:p>
    <w:p w14:paraId="1CDE26FC" w14:textId="77777777" w:rsidR="00546758" w:rsidRDefault="00546758">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5FC48E00"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proofErr w:type="spellStart"/>
      <w:r w:rsidR="00003053">
        <w:rPr>
          <w:rFonts w:ascii="Garamond" w:hAnsi="Garamond"/>
        </w:rPr>
        <w:t>reptilia</w:t>
      </w:r>
      <w:proofErr w:type="spellEnd"/>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1371BA13" w:rsidR="00C577E7" w:rsidRPr="00C577E7" w:rsidRDefault="00C577E7" w:rsidP="00C577E7">
      <w:pPr>
        <w:rPr>
          <w:rFonts w:ascii="Garamond" w:hAnsi="Garamond"/>
          <w:i/>
        </w:rPr>
      </w:pPr>
      <w:r>
        <w:rPr>
          <w:rFonts w:ascii="Garamond" w:hAnsi="Garamond"/>
          <w:i/>
        </w:rPr>
        <w:t>Study type</w:t>
      </w:r>
    </w:p>
    <w:p w14:paraId="629944E5" w14:textId="2AD6AB0A" w:rsidR="000F2867" w:rsidRDefault="00A72405" w:rsidP="00C577E7">
      <w:pPr>
        <w:rPr>
          <w:rFonts w:ascii="Garamond" w:hAnsi="Garamond"/>
        </w:rPr>
      </w:pPr>
      <w:r>
        <w:rPr>
          <w:rFonts w:ascii="Garamond" w:hAnsi="Garamond"/>
        </w:rPr>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proofErr w:type="spellStart"/>
      <w:r w:rsidR="00284BB9">
        <w:rPr>
          <w:rFonts w:ascii="Garamond" w:hAnsi="Garamond"/>
        </w:rPr>
        <w:t>reptilia</w:t>
      </w:r>
      <w:proofErr w:type="spellEnd"/>
      <w:r w:rsidR="00284BB9">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086C75C7" w14:textId="43EF1049" w:rsidR="00594386" w:rsidRDefault="00594386" w:rsidP="00C577E7">
      <w:pPr>
        <w:rPr>
          <w:rFonts w:ascii="Garamond" w:hAnsi="Garamond"/>
        </w:rPr>
      </w:pPr>
    </w:p>
    <w:p w14:paraId="5AEB0BF4" w14:textId="3872FE2E" w:rsidR="00554B96" w:rsidRDefault="00554B96" w:rsidP="00C577E7">
      <w:pPr>
        <w:rPr>
          <w:rFonts w:ascii="Garamond" w:hAnsi="Garamond"/>
        </w:rPr>
      </w:pPr>
    </w:p>
    <w:p w14:paraId="0C669315" w14:textId="77777777" w:rsidR="00554B96" w:rsidRPr="00554B96" w:rsidRDefault="00554B96" w:rsidP="00C577E7">
      <w:pPr>
        <w:rPr>
          <w:rFonts w:ascii="Garamond" w:hAnsi="Garamond"/>
        </w:rPr>
      </w:pPr>
    </w:p>
    <w:p w14:paraId="3DA29B6D" w14:textId="22317D17" w:rsidR="000F2867" w:rsidRPr="000F2867" w:rsidRDefault="000F2867">
      <w:pPr>
        <w:rPr>
          <w:rFonts w:ascii="Garamond" w:hAnsi="Garamond"/>
        </w:rPr>
      </w:pPr>
    </w:p>
    <w:p w14:paraId="5F98A2B0" w14:textId="77777777" w:rsidR="000F2867" w:rsidRPr="00B876BE" w:rsidRDefault="000F2867">
      <w:pPr>
        <w:rPr>
          <w:rFonts w:ascii="Garamond" w:hAnsi="Garamond"/>
          <w:i/>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5368"/>
    <w:rsid w:val="000D0BBA"/>
    <w:rsid w:val="000D6F6B"/>
    <w:rsid w:val="000F2867"/>
    <w:rsid w:val="00180F0A"/>
    <w:rsid w:val="00186833"/>
    <w:rsid w:val="001C1278"/>
    <w:rsid w:val="001C1877"/>
    <w:rsid w:val="00211F1C"/>
    <w:rsid w:val="00213EDD"/>
    <w:rsid w:val="00217AF2"/>
    <w:rsid w:val="002275CB"/>
    <w:rsid w:val="0024112C"/>
    <w:rsid w:val="002442EE"/>
    <w:rsid w:val="002456F4"/>
    <w:rsid w:val="0027119C"/>
    <w:rsid w:val="00284BB9"/>
    <w:rsid w:val="002934D6"/>
    <w:rsid w:val="002B5E50"/>
    <w:rsid w:val="002F4C46"/>
    <w:rsid w:val="00307735"/>
    <w:rsid w:val="00341319"/>
    <w:rsid w:val="00343E5E"/>
    <w:rsid w:val="003528EF"/>
    <w:rsid w:val="00372DC4"/>
    <w:rsid w:val="00377251"/>
    <w:rsid w:val="003A3F10"/>
    <w:rsid w:val="003A72D1"/>
    <w:rsid w:val="003B0E0A"/>
    <w:rsid w:val="003B414B"/>
    <w:rsid w:val="003D5EF3"/>
    <w:rsid w:val="003E150A"/>
    <w:rsid w:val="003F77A9"/>
    <w:rsid w:val="00403EE0"/>
    <w:rsid w:val="004A632B"/>
    <w:rsid w:val="004C0B0A"/>
    <w:rsid w:val="004D6537"/>
    <w:rsid w:val="00544B53"/>
    <w:rsid w:val="00546758"/>
    <w:rsid w:val="00554B96"/>
    <w:rsid w:val="005714FA"/>
    <w:rsid w:val="00571ED5"/>
    <w:rsid w:val="00575530"/>
    <w:rsid w:val="00585CF5"/>
    <w:rsid w:val="00592855"/>
    <w:rsid w:val="00594386"/>
    <w:rsid w:val="00597D83"/>
    <w:rsid w:val="00640D3A"/>
    <w:rsid w:val="00644FA8"/>
    <w:rsid w:val="00653041"/>
    <w:rsid w:val="00687671"/>
    <w:rsid w:val="00717D8F"/>
    <w:rsid w:val="007855F0"/>
    <w:rsid w:val="00791FAC"/>
    <w:rsid w:val="007A0CED"/>
    <w:rsid w:val="007D40C2"/>
    <w:rsid w:val="0082211F"/>
    <w:rsid w:val="00840BE2"/>
    <w:rsid w:val="00845989"/>
    <w:rsid w:val="00856B7E"/>
    <w:rsid w:val="008A455A"/>
    <w:rsid w:val="008B2F4D"/>
    <w:rsid w:val="0097321B"/>
    <w:rsid w:val="009C2CF3"/>
    <w:rsid w:val="009F7074"/>
    <w:rsid w:val="00A1679C"/>
    <w:rsid w:val="00A72405"/>
    <w:rsid w:val="00AC493D"/>
    <w:rsid w:val="00AC5E7A"/>
    <w:rsid w:val="00AF61E5"/>
    <w:rsid w:val="00B13306"/>
    <w:rsid w:val="00B37149"/>
    <w:rsid w:val="00B60D77"/>
    <w:rsid w:val="00B65DA6"/>
    <w:rsid w:val="00B876BE"/>
    <w:rsid w:val="00B906D5"/>
    <w:rsid w:val="00BD2216"/>
    <w:rsid w:val="00C26B92"/>
    <w:rsid w:val="00C27B83"/>
    <w:rsid w:val="00C4583F"/>
    <w:rsid w:val="00C466A9"/>
    <w:rsid w:val="00C54B68"/>
    <w:rsid w:val="00C577E7"/>
    <w:rsid w:val="00C6362B"/>
    <w:rsid w:val="00C76D6E"/>
    <w:rsid w:val="00C84B57"/>
    <w:rsid w:val="00CB3563"/>
    <w:rsid w:val="00CF0144"/>
    <w:rsid w:val="00D012CE"/>
    <w:rsid w:val="00D37C5D"/>
    <w:rsid w:val="00D571C1"/>
    <w:rsid w:val="00D711A6"/>
    <w:rsid w:val="00DD48BC"/>
    <w:rsid w:val="00DF4BF0"/>
    <w:rsid w:val="00E01C84"/>
    <w:rsid w:val="00E37C99"/>
    <w:rsid w:val="00E5454C"/>
    <w:rsid w:val="00E57868"/>
    <w:rsid w:val="00E81795"/>
    <w:rsid w:val="00EA663F"/>
    <w:rsid w:val="00ED15CA"/>
    <w:rsid w:val="00EE4458"/>
    <w:rsid w:val="00F15E1C"/>
    <w:rsid w:val="00F2687C"/>
    <w:rsid w:val="00F40013"/>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F49EEB-11BC-6345-9616-F109B7F9B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4</Pages>
  <Words>1330</Words>
  <Characters>7584</Characters>
  <Application>Microsoft Office Word</Application>
  <DocSecurity>0</DocSecurity>
  <Lines>63</Lines>
  <Paragraphs>17</Paragraphs>
  <ScaleCrop>false</ScaleCrop>
  <Company/>
  <LinksUpToDate>false</LinksUpToDate>
  <CharactersWithSpaces>8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50</cp:revision>
  <dcterms:created xsi:type="dcterms:W3CDTF">2020-08-07T03:23:00Z</dcterms:created>
  <dcterms:modified xsi:type="dcterms:W3CDTF">2020-09-07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